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63170" w14:textId="1A6660E5" w:rsidR="00A3381C" w:rsidRDefault="001C7E76" w:rsidP="00B37921">
      <w:pPr>
        <w:jc w:val="both"/>
        <w:rPr>
          <w:rFonts w:eastAsiaTheme="minorEastAsia"/>
        </w:rPr>
      </w:pPr>
      <w:r>
        <w:fldChar w:fldCharType="begin" w:fldLock="1"/>
      </w:r>
      <w:r w:rsidR="00971E0B">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C7E76">
        <w:rPr>
          <w:noProof/>
        </w:rPr>
        <w:t>[1]</w:t>
      </w:r>
      <w:r>
        <w:fldChar w:fldCharType="end"/>
      </w:r>
      <w:r>
        <w:t xml:space="preserve"> determines that </w:t>
      </w:r>
      <w:r w:rsidR="00546A1B">
        <w:t xml:space="preserve">the average </w:t>
      </w:r>
      <w:r w:rsidR="0068199D">
        <w:t xml:space="preserve">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D826E4">
        <w:rPr>
          <w:rFonts w:eastAsiaTheme="minorEastAsia"/>
        </w:rPr>
        <w:t xml:space="preserve">, where </w:t>
      </w:r>
      <m:oMath>
        <m:r>
          <w:rPr>
            <w:rFonts w:ascii="Cambria Math" w:eastAsiaTheme="minorEastAsia" w:hAnsi="Cambria Math"/>
          </w:rPr>
          <m:t>n</m:t>
        </m:r>
      </m:oMath>
      <w:r w:rsidR="00D826E4">
        <w:rPr>
          <w:rFonts w:eastAsiaTheme="minorEastAsia"/>
        </w:rPr>
        <w:t xml:space="preserve"> is </w:t>
      </w:r>
      <w:r w:rsidR="0005099B">
        <w:rPr>
          <w:rFonts w:eastAsiaTheme="minorEastAsia"/>
        </w:rPr>
        <w:t>the number of pulses</w:t>
      </w:r>
      <w:r w:rsidR="00392FE2">
        <w:rPr>
          <w:rFonts w:eastAsiaTheme="minorEastAsia"/>
        </w:rPr>
        <w:t xml:space="preserve"> over a period </w:t>
      </w:r>
      <m:oMath>
        <m:r>
          <w:rPr>
            <w:rFonts w:ascii="Cambria Math" w:eastAsiaTheme="minorEastAsia" w:hAnsi="Cambria Math"/>
          </w:rPr>
          <m:t>T</m:t>
        </m:r>
      </m:oMath>
      <w:r w:rsidR="0005099B">
        <w:rPr>
          <w:rFonts w:eastAsiaTheme="minorEastAsia"/>
        </w:rPr>
        <w:t xml:space="preserve"> detected from the anemometer by the microcontroller</w:t>
      </w:r>
      <w:r w:rsidR="00392FE2">
        <w:rPr>
          <w:rFonts w:eastAsiaTheme="minorEastAsia"/>
        </w:rPr>
        <w:t xml:space="preserve">, and </w:t>
      </w:r>
      <m:oMath>
        <m:r>
          <w:rPr>
            <w:rFonts w:ascii="Cambria Math" w:eastAsiaTheme="minorEastAsia" w:hAnsi="Cambria Math"/>
          </w:rPr>
          <m:t>R</m:t>
        </m:r>
      </m:oMath>
      <w:r w:rsidR="00392FE2">
        <w:rPr>
          <w:rFonts w:eastAsiaTheme="minorEastAsia"/>
        </w:rPr>
        <w:t xml:space="preserve"> </w:t>
      </w:r>
      <w:r w:rsidR="00971E0B">
        <w:rPr>
          <w:rFonts w:eastAsiaTheme="minorEastAsia"/>
        </w:rPr>
        <w:t xml:space="preserve">is </w:t>
      </w:r>
      <w:r w:rsidR="00971E0B">
        <w:rPr>
          <w:rFonts w:eastAsiaTheme="minorEastAsia"/>
          <w:lang w:val="en-US"/>
        </w:rPr>
        <w:t xml:space="preserve">“the radius from the pivot to the edge of a cup” </w:t>
      </w:r>
      <w:r w:rsidR="00971E0B">
        <w:rPr>
          <w:rFonts w:eastAsiaTheme="minorEastAsia"/>
          <w:lang w:val="en-US"/>
        </w:rPr>
        <w:fldChar w:fldCharType="begin" w:fldLock="1"/>
      </w:r>
      <w:r w:rsidR="00044103">
        <w:rPr>
          <w:rFonts w:eastAsiaTheme="minorEastAsia"/>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2]","plainTextFormattedCitation":"[1], [2]","previouslyFormattedCitation":"[1], [2]"},"properties":{"noteIndex":0},"schema":"https://github.com/citation-style-language/schema/raw/master/csl-citation.json"}</w:instrText>
      </w:r>
      <w:r w:rsidR="00971E0B">
        <w:rPr>
          <w:rFonts w:eastAsiaTheme="minorEastAsia"/>
          <w:lang w:val="en-US"/>
        </w:rPr>
        <w:fldChar w:fldCharType="separate"/>
      </w:r>
      <w:r w:rsidR="00971E0B" w:rsidRPr="00971E0B">
        <w:rPr>
          <w:rFonts w:eastAsiaTheme="minorEastAsia"/>
          <w:noProof/>
          <w:lang w:val="en-US"/>
        </w:rPr>
        <w:t>[1], [2]</w:t>
      </w:r>
      <w:r w:rsidR="00971E0B">
        <w:rPr>
          <w:rFonts w:eastAsiaTheme="minorEastAsia"/>
          <w:lang w:val="en-US"/>
        </w:rPr>
        <w:fldChar w:fldCharType="end"/>
      </w:r>
      <w:r w:rsidR="00971E0B">
        <w:rPr>
          <w:rFonts w:eastAsiaTheme="minorEastAsia"/>
          <w:lang w:val="en-US"/>
        </w:rPr>
        <w:t xml:space="preserve">. </w:t>
      </w:r>
      <w:r w:rsidR="00922BD2">
        <w:rPr>
          <w:rFonts w:eastAsiaTheme="minorEastAsia"/>
          <w:lang w:val="en-US"/>
        </w:rPr>
        <w:t xml:space="preserve">However, </w:t>
      </w:r>
      <w:r w:rsidR="00A42DC2">
        <w:rPr>
          <w:rFonts w:eastAsiaTheme="minorEastAsia"/>
          <w:lang w:val="en-US"/>
        </w:rPr>
        <w:t xml:space="preserve">a real anemometer </w:t>
      </w:r>
      <w:r w:rsidR="0099124C">
        <w:rPr>
          <w:rFonts w:eastAsiaTheme="minorEastAsia"/>
          <w:lang w:val="en-US"/>
        </w:rPr>
        <w:t>always contain a parameter called</w:t>
      </w:r>
      <w:r w:rsidR="005713B0">
        <w:rPr>
          <w:rFonts w:eastAsiaTheme="minorEastAsia"/>
          <w:lang w:val="en-US"/>
        </w:rPr>
        <w:t xml:space="preserve"> the anemometer factor </w:t>
      </w:r>
      <m:oMath>
        <m:r>
          <w:rPr>
            <w:rFonts w:ascii="Cambria Math" w:eastAsiaTheme="minorEastAsia" w:hAnsi="Cambria Math"/>
            <w:lang w:val="en-US"/>
          </w:rPr>
          <m:t>K</m:t>
        </m:r>
      </m:oMath>
      <w:r w:rsidR="005713B0">
        <w:rPr>
          <w:rFonts w:eastAsiaTheme="minorEastAsia"/>
          <w:lang w:val="en-US"/>
        </w:rPr>
        <w:t xml:space="preserve"> as </w:t>
      </w:r>
      <w:r w:rsidR="00044103">
        <w:rPr>
          <w:rFonts w:eastAsiaTheme="minorEastAsia"/>
          <w:lang w:val="en-US"/>
        </w:rPr>
        <w:t xml:space="preserve">demostrated by </w:t>
      </w:r>
      <w:r w:rsidR="00044103">
        <w:rPr>
          <w:rFonts w:eastAsiaTheme="minorEastAsia"/>
          <w:lang w:val="en-US"/>
        </w:rPr>
        <w:fldChar w:fldCharType="begin" w:fldLock="1"/>
      </w:r>
      <w:r w:rsidR="004526C2">
        <w:rPr>
          <w:rFonts w:eastAsiaTheme="minorEastAsia"/>
          <w:lang w:val="en-US"/>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3]","plainTextFormattedCitation":"[3]","previouslyFormattedCitation":"[3]"},"properties":{"noteIndex":0},"schema":"https://github.com/citation-style-language/schema/raw/master/csl-citation.json"}</w:instrText>
      </w:r>
      <w:r w:rsidR="00044103">
        <w:rPr>
          <w:rFonts w:eastAsiaTheme="minorEastAsia"/>
          <w:lang w:val="en-US"/>
        </w:rPr>
        <w:fldChar w:fldCharType="separate"/>
      </w:r>
      <w:r w:rsidR="00044103" w:rsidRPr="00044103">
        <w:rPr>
          <w:rFonts w:eastAsiaTheme="minorEastAsia"/>
          <w:noProof/>
          <w:lang w:val="en-US"/>
        </w:rPr>
        <w:t>[3]</w:t>
      </w:r>
      <w:r w:rsidR="00044103">
        <w:rPr>
          <w:rFonts w:eastAsiaTheme="minorEastAsia"/>
          <w:lang w:val="en-US"/>
        </w:rPr>
        <w:fldChar w:fldCharType="end"/>
      </w:r>
      <w:r w:rsidR="00044103">
        <w:rPr>
          <w:rFonts w:eastAsiaTheme="minorEastAsia"/>
          <w:lang w:val="en-US"/>
        </w:rPr>
        <w:t>.</w:t>
      </w:r>
      <w:r w:rsidR="00CF4DCF">
        <w:rPr>
          <w:rFonts w:eastAsiaTheme="minorEastAsia"/>
          <w:lang w:val="en-US"/>
        </w:rPr>
        <w:t xml:space="preserve"> However, </w:t>
      </w:r>
      <w:r w:rsidR="00836A3A">
        <w:rPr>
          <w:rFonts w:eastAsiaTheme="minorEastAsia"/>
          <w:lang w:val="en-US"/>
        </w:rPr>
        <w:t xml:space="preserve">since the determination of </w:t>
      </w:r>
      <w:r w:rsidR="0004531B">
        <w:rPr>
          <w:rFonts w:eastAsiaTheme="minorEastAsia"/>
        </w:rPr>
        <w:t>the</w:t>
      </w:r>
      <w:r w:rsidR="00BC64E8">
        <w:rPr>
          <w:rFonts w:eastAsiaTheme="minorEastAsia"/>
        </w:rPr>
        <w:t xml:space="preserve"> anemometer factor requires </w:t>
      </w:r>
      <w:r w:rsidR="00DF7C9E">
        <w:rPr>
          <w:rFonts w:eastAsiaTheme="minorEastAsia"/>
        </w:rPr>
        <w:t xml:space="preserve">a </w:t>
      </w:r>
      <w:r w:rsidR="005E3F20">
        <w:rPr>
          <w:rFonts w:eastAsiaTheme="minorEastAsia"/>
        </w:rPr>
        <w:t xml:space="preserve">deep </w:t>
      </w:r>
      <w:r w:rsidR="00DF7C9E">
        <w:rPr>
          <w:rFonts w:eastAsiaTheme="minorEastAsia"/>
        </w:rPr>
        <w:t>study o</w:t>
      </w:r>
      <w:r w:rsidR="0019357C">
        <w:rPr>
          <w:rFonts w:eastAsiaTheme="minorEastAsia"/>
        </w:rPr>
        <w:t>n</w:t>
      </w:r>
      <w:r w:rsidR="00DF7C9E">
        <w:rPr>
          <w:rFonts w:eastAsiaTheme="minorEastAsia"/>
        </w:rPr>
        <w:t xml:space="preserve"> </w:t>
      </w:r>
      <w:r w:rsidR="0019357C">
        <w:rPr>
          <w:rFonts w:eastAsiaTheme="minorEastAsia"/>
        </w:rPr>
        <w:t xml:space="preserve">the </w:t>
      </w:r>
      <w:r w:rsidR="00DF7C9E">
        <w:rPr>
          <w:rFonts w:eastAsiaTheme="minorEastAsia"/>
        </w:rPr>
        <w:t>aerodynamic</w:t>
      </w:r>
      <w:r w:rsidR="0004531B">
        <w:rPr>
          <w:rFonts w:eastAsiaTheme="minorEastAsia"/>
        </w:rPr>
        <w:t xml:space="preserve"> characteristics of </w:t>
      </w:r>
      <w:r w:rsidR="00BF4391">
        <w:rPr>
          <w:rFonts w:eastAsiaTheme="minorEastAsia"/>
        </w:rPr>
        <w:t>the</w:t>
      </w:r>
      <w:r w:rsidR="002E2602">
        <w:rPr>
          <w:rFonts w:eastAsiaTheme="minorEastAsia"/>
        </w:rPr>
        <w:t xml:space="preserve"> cup</w:t>
      </w:r>
      <w:r w:rsidR="00BF4391">
        <w:rPr>
          <w:rFonts w:eastAsiaTheme="minorEastAsia"/>
        </w:rPr>
        <w:t xml:space="preserve"> anemometer itself</w:t>
      </w:r>
      <w:r w:rsidR="00AE37D7">
        <w:rPr>
          <w:rFonts w:eastAsiaTheme="minorEastAsia"/>
        </w:rPr>
        <w:t xml:space="preserve">, </w:t>
      </w:r>
      <w:r w:rsidR="00F73644">
        <w:rPr>
          <w:rFonts w:eastAsiaTheme="minorEastAsia"/>
        </w:rPr>
        <w:t xml:space="preserve">this thesis shall only take the basic field test results of the sensor for </w:t>
      </w:r>
      <w:r w:rsidR="00D60ACB">
        <w:rPr>
          <w:rFonts w:eastAsiaTheme="minorEastAsia"/>
        </w:rPr>
        <w:t>designing the software related to this wind speed sensor.</w:t>
      </w:r>
    </w:p>
    <w:p w14:paraId="3230B687" w14:textId="182AF810" w:rsidR="00620C64" w:rsidRDefault="00793991" w:rsidP="00B37921">
      <w:pPr>
        <w:jc w:val="both"/>
        <w:rPr>
          <w:rFonts w:eastAsiaTheme="minorEastAsia"/>
        </w:rPr>
      </w:pPr>
      <w:r>
        <w:rPr>
          <w:rFonts w:eastAsiaTheme="minorEastAsia"/>
        </w:rPr>
        <w:t xml:space="preserve">The </w:t>
      </w:r>
      <w:r w:rsidR="005E501B">
        <w:rPr>
          <w:rFonts w:eastAsiaTheme="minorEastAsia"/>
        </w:rPr>
        <w:t xml:space="preserve">software design for the anemometer </w:t>
      </w:r>
      <w:r w:rsidR="00752757">
        <w:rPr>
          <w:rFonts w:eastAsiaTheme="minorEastAsia"/>
        </w:rPr>
        <w:t xml:space="preserve">remains from the conceptual design </w:t>
      </w:r>
      <w:r w:rsidR="00752757">
        <w:rPr>
          <w:rFonts w:eastAsiaTheme="minorEastAsia"/>
        </w:rPr>
        <w:fldChar w:fldCharType="begin" w:fldLock="1"/>
      </w:r>
      <w:r w:rsidR="00752757">
        <w:rPr>
          <w:rFonts w:eastAsiaTheme="minorEastAsia"/>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operties":{"noteIndex":0},"schema":"https://github.com/citation-style-language/schema/raw/master/csl-citation.json"}</w:instrText>
      </w:r>
      <w:r w:rsidR="00752757">
        <w:rPr>
          <w:rFonts w:eastAsiaTheme="minorEastAsia"/>
        </w:rPr>
        <w:fldChar w:fldCharType="separate"/>
      </w:r>
      <w:r w:rsidR="00752757" w:rsidRPr="00752757">
        <w:rPr>
          <w:rFonts w:eastAsiaTheme="minorEastAsia"/>
          <w:noProof/>
        </w:rPr>
        <w:t>[1]</w:t>
      </w:r>
      <w:r w:rsidR="00752757">
        <w:rPr>
          <w:rFonts w:eastAsiaTheme="minorEastAsia"/>
        </w:rPr>
        <w:fldChar w:fldCharType="end"/>
      </w:r>
      <w:r w:rsidR="001D0219">
        <w:rPr>
          <w:rFonts w:eastAsiaTheme="minorEastAsia"/>
        </w:rPr>
        <w:t xml:space="preserve">. </w:t>
      </w:r>
    </w:p>
    <w:p w14:paraId="29ACFAE9" w14:textId="55D639E7" w:rsidR="004526C2" w:rsidRDefault="00212711" w:rsidP="00255C13">
      <w:pPr>
        <w:jc w:val="both"/>
        <w:rPr>
          <w:rFonts w:eastAsiaTheme="minorEastAsia"/>
          <w:lang w:val="en-US"/>
        </w:rPr>
      </w:pPr>
      <w:r>
        <w:rPr>
          <w:rFonts w:eastAsiaTheme="minorEastAsia"/>
          <w:lang w:val="en-US"/>
        </w:rPr>
        <w:t xml:space="preserve">The anemometer-reading method </w:t>
      </w:r>
      <w:r w:rsidR="004526C2">
        <w:rPr>
          <w:rFonts w:eastAsiaTheme="minorEastAsia"/>
          <w:lang w:val="en-US"/>
        </w:rPr>
        <w:br w:type="page"/>
      </w:r>
    </w:p>
    <w:p w14:paraId="1C8F3B52" w14:textId="294F86EA" w:rsidR="00752757" w:rsidRPr="00752757" w:rsidRDefault="004526C2" w:rsidP="00752757">
      <w:pPr>
        <w:widowControl w:val="0"/>
        <w:autoSpaceDE w:val="0"/>
        <w:autoSpaceDN w:val="0"/>
        <w:adjustRightInd w:val="0"/>
        <w:spacing w:line="240" w:lineRule="auto"/>
        <w:ind w:left="640" w:hanging="640"/>
        <w:rPr>
          <w:rFonts w:cs="Times New Roman"/>
          <w:noProof/>
          <w:kern w:val="0"/>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752757" w:rsidRPr="00752757">
        <w:rPr>
          <w:rFonts w:cs="Times New Roman"/>
          <w:noProof/>
          <w:kern w:val="0"/>
          <w:szCs w:val="24"/>
        </w:rPr>
        <w:t>[1]</w:t>
      </w:r>
      <w:r w:rsidR="00752757" w:rsidRPr="00752757">
        <w:rPr>
          <w:rFonts w:cs="Times New Roman"/>
          <w:noProof/>
          <w:kern w:val="0"/>
          <w:szCs w:val="24"/>
        </w:rPr>
        <w:tab/>
        <w:t>H. N. Do, “Conceptual Design of an Autonomous Wireless Agrometeorology Station,” 2023.</w:t>
      </w:r>
    </w:p>
    <w:p w14:paraId="3DE389F0" w14:textId="77777777" w:rsidR="00752757" w:rsidRPr="00752757" w:rsidRDefault="00752757" w:rsidP="00752757">
      <w:pPr>
        <w:widowControl w:val="0"/>
        <w:autoSpaceDE w:val="0"/>
        <w:autoSpaceDN w:val="0"/>
        <w:adjustRightInd w:val="0"/>
        <w:spacing w:line="240" w:lineRule="auto"/>
        <w:ind w:left="640" w:hanging="640"/>
        <w:rPr>
          <w:rFonts w:cs="Times New Roman"/>
          <w:noProof/>
          <w:kern w:val="0"/>
          <w:szCs w:val="24"/>
        </w:rPr>
      </w:pPr>
      <w:r w:rsidRPr="00752757">
        <w:rPr>
          <w:rFonts w:cs="Times New Roman"/>
          <w:noProof/>
          <w:kern w:val="0"/>
          <w:szCs w:val="24"/>
        </w:rPr>
        <w:t>[2]</w:t>
      </w:r>
      <w:r w:rsidRPr="00752757">
        <w:rPr>
          <w:rFonts w:cs="Times New Roman"/>
          <w:noProof/>
          <w:kern w:val="0"/>
          <w:szCs w:val="24"/>
        </w:rPr>
        <w:tab/>
        <w:t>Raspberry Pi Foundation, “Build your own weather station.” https://projects.raspberrypi.org/en/projects/build-your-own-weather-station/0.</w:t>
      </w:r>
    </w:p>
    <w:p w14:paraId="5D2F8B29" w14:textId="77777777" w:rsidR="00752757" w:rsidRPr="00752757" w:rsidRDefault="00752757" w:rsidP="00752757">
      <w:pPr>
        <w:widowControl w:val="0"/>
        <w:autoSpaceDE w:val="0"/>
        <w:autoSpaceDN w:val="0"/>
        <w:adjustRightInd w:val="0"/>
        <w:spacing w:line="240" w:lineRule="auto"/>
        <w:ind w:left="640" w:hanging="640"/>
        <w:rPr>
          <w:rFonts w:cs="Times New Roman"/>
          <w:noProof/>
        </w:rPr>
      </w:pPr>
      <w:r w:rsidRPr="00752757">
        <w:rPr>
          <w:rFonts w:cs="Times New Roman"/>
          <w:noProof/>
          <w:kern w:val="0"/>
          <w:szCs w:val="24"/>
        </w:rPr>
        <w:t>[3]</w:t>
      </w:r>
      <w:r w:rsidRPr="00752757">
        <w:rPr>
          <w:rFonts w:cs="Times New Roman"/>
          <w:noProof/>
          <w:kern w:val="0"/>
          <w:szCs w:val="24"/>
        </w:rPr>
        <w:tab/>
        <w:t xml:space="preserve">S. Pindado, J. Cubas, and F. Sorribes-Palmer, “The Cup Anemometer, a Fundamental Meteorological Instrument for the Wind Energy Industry. Research at the IDR/UPM Institute,” </w:t>
      </w:r>
      <w:r w:rsidRPr="00752757">
        <w:rPr>
          <w:rFonts w:cs="Times New Roman"/>
          <w:i/>
          <w:iCs/>
          <w:noProof/>
          <w:kern w:val="0"/>
          <w:szCs w:val="24"/>
        </w:rPr>
        <w:t>Sensors</w:t>
      </w:r>
      <w:r w:rsidRPr="00752757">
        <w:rPr>
          <w:rFonts w:cs="Times New Roman"/>
          <w:noProof/>
          <w:kern w:val="0"/>
          <w:szCs w:val="24"/>
        </w:rPr>
        <w:t>, vol. 14, no. 11, pp. 21418–21452, Nov. 2014, doi: 10.3390/s141121418.</w:t>
      </w:r>
    </w:p>
    <w:p w14:paraId="027BACAF" w14:textId="5887E676" w:rsidR="004526C2" w:rsidRPr="00971E0B" w:rsidRDefault="004526C2">
      <w:pPr>
        <w:rPr>
          <w:lang w:val="en-US"/>
        </w:rPr>
      </w:pPr>
      <w:r>
        <w:rPr>
          <w:lang w:val="en-US"/>
        </w:rPr>
        <w:fldChar w:fldCharType="end"/>
      </w:r>
    </w:p>
    <w:sectPr w:rsidR="004526C2" w:rsidRPr="00971E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09784984">
    <w:abstractNumId w:val="0"/>
  </w:num>
  <w:num w:numId="2" w16cid:durableId="11583061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3DE"/>
    <w:rsid w:val="0002305B"/>
    <w:rsid w:val="0003279C"/>
    <w:rsid w:val="00044103"/>
    <w:rsid w:val="0004531B"/>
    <w:rsid w:val="0005099B"/>
    <w:rsid w:val="00090A7D"/>
    <w:rsid w:val="00097DD1"/>
    <w:rsid w:val="00170EAB"/>
    <w:rsid w:val="0019357C"/>
    <w:rsid w:val="001C7E76"/>
    <w:rsid w:val="001D0219"/>
    <w:rsid w:val="00206CDC"/>
    <w:rsid w:val="00212711"/>
    <w:rsid w:val="002133D3"/>
    <w:rsid w:val="002213DE"/>
    <w:rsid w:val="00255C13"/>
    <w:rsid w:val="00281095"/>
    <w:rsid w:val="002A25E3"/>
    <w:rsid w:val="002B63FF"/>
    <w:rsid w:val="002D1F32"/>
    <w:rsid w:val="002E2602"/>
    <w:rsid w:val="00326F75"/>
    <w:rsid w:val="00335099"/>
    <w:rsid w:val="00353820"/>
    <w:rsid w:val="00357E47"/>
    <w:rsid w:val="00387DDB"/>
    <w:rsid w:val="00392FE2"/>
    <w:rsid w:val="004526C2"/>
    <w:rsid w:val="00497F2D"/>
    <w:rsid w:val="004B09AE"/>
    <w:rsid w:val="004B3993"/>
    <w:rsid w:val="004C5E43"/>
    <w:rsid w:val="00515AED"/>
    <w:rsid w:val="00546A1B"/>
    <w:rsid w:val="005713B0"/>
    <w:rsid w:val="005759AF"/>
    <w:rsid w:val="0057661B"/>
    <w:rsid w:val="005B6EE6"/>
    <w:rsid w:val="005C1192"/>
    <w:rsid w:val="005E183B"/>
    <w:rsid w:val="005E3F20"/>
    <w:rsid w:val="005E501B"/>
    <w:rsid w:val="005F4CCD"/>
    <w:rsid w:val="00620C64"/>
    <w:rsid w:val="0068199D"/>
    <w:rsid w:val="00684463"/>
    <w:rsid w:val="006C65CE"/>
    <w:rsid w:val="007211D5"/>
    <w:rsid w:val="00752757"/>
    <w:rsid w:val="007877F4"/>
    <w:rsid w:val="00793991"/>
    <w:rsid w:val="007945ED"/>
    <w:rsid w:val="007A0E14"/>
    <w:rsid w:val="007A1CA7"/>
    <w:rsid w:val="007A5528"/>
    <w:rsid w:val="007A5904"/>
    <w:rsid w:val="007C2EE4"/>
    <w:rsid w:val="00802935"/>
    <w:rsid w:val="00826909"/>
    <w:rsid w:val="0083217C"/>
    <w:rsid w:val="0083695C"/>
    <w:rsid w:val="00836A3A"/>
    <w:rsid w:val="00840408"/>
    <w:rsid w:val="00861A01"/>
    <w:rsid w:val="008824E7"/>
    <w:rsid w:val="008D6438"/>
    <w:rsid w:val="0091289F"/>
    <w:rsid w:val="00917772"/>
    <w:rsid w:val="00922BD2"/>
    <w:rsid w:val="009304A0"/>
    <w:rsid w:val="00964850"/>
    <w:rsid w:val="00971E0B"/>
    <w:rsid w:val="0099124C"/>
    <w:rsid w:val="009D40B2"/>
    <w:rsid w:val="00A30038"/>
    <w:rsid w:val="00A3381C"/>
    <w:rsid w:val="00A42DC2"/>
    <w:rsid w:val="00A55A06"/>
    <w:rsid w:val="00A84807"/>
    <w:rsid w:val="00AE178C"/>
    <w:rsid w:val="00AE37D7"/>
    <w:rsid w:val="00AE6CED"/>
    <w:rsid w:val="00B205F4"/>
    <w:rsid w:val="00B37921"/>
    <w:rsid w:val="00B86173"/>
    <w:rsid w:val="00BB33F3"/>
    <w:rsid w:val="00BB4780"/>
    <w:rsid w:val="00BC64E8"/>
    <w:rsid w:val="00BE6CDF"/>
    <w:rsid w:val="00BF4391"/>
    <w:rsid w:val="00C144D8"/>
    <w:rsid w:val="00C6727C"/>
    <w:rsid w:val="00C7004B"/>
    <w:rsid w:val="00CA05F2"/>
    <w:rsid w:val="00CA1A81"/>
    <w:rsid w:val="00CD249C"/>
    <w:rsid w:val="00CD3D2E"/>
    <w:rsid w:val="00CE35C2"/>
    <w:rsid w:val="00CF4DCF"/>
    <w:rsid w:val="00D03F69"/>
    <w:rsid w:val="00D332A5"/>
    <w:rsid w:val="00D60ACB"/>
    <w:rsid w:val="00D826E4"/>
    <w:rsid w:val="00D85032"/>
    <w:rsid w:val="00DA58E4"/>
    <w:rsid w:val="00DA6C22"/>
    <w:rsid w:val="00DE36D6"/>
    <w:rsid w:val="00DF2464"/>
    <w:rsid w:val="00DF7C9E"/>
    <w:rsid w:val="00E005F6"/>
    <w:rsid w:val="00E028BC"/>
    <w:rsid w:val="00E1020F"/>
    <w:rsid w:val="00E12920"/>
    <w:rsid w:val="00E27185"/>
    <w:rsid w:val="00E34F8F"/>
    <w:rsid w:val="00E4740F"/>
    <w:rsid w:val="00E615D6"/>
    <w:rsid w:val="00EB084F"/>
    <w:rsid w:val="00EB0CD9"/>
    <w:rsid w:val="00ED6A7E"/>
    <w:rsid w:val="00EF7924"/>
    <w:rsid w:val="00F236DA"/>
    <w:rsid w:val="00F73644"/>
    <w:rsid w:val="00F86D20"/>
    <w:rsid w:val="00FC5613"/>
    <w:rsid w:val="00FC7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FBE59"/>
  <w15:chartTrackingRefBased/>
  <w15:docId w15:val="{5298DE16-8129-4AA7-912C-65C9C7E47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27C"/>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AE6CED"/>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B09AE"/>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AE6CED"/>
    <w:rPr>
      <w:rFonts w:ascii="Times New Roman" w:eastAsiaTheme="majorEastAsia" w:hAnsi="Times New Roman" w:cstheme="majorBidi"/>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character" w:styleId="PlaceholderText">
    <w:name w:val="Placeholder Text"/>
    <w:basedOn w:val="DefaultParagraphFont"/>
    <w:uiPriority w:val="99"/>
    <w:semiHidden/>
    <w:rsid w:val="006819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5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AD886-C425-48AC-BAD0-38D30C381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Pages>
  <Words>833</Words>
  <Characters>4749</Characters>
  <Application>Microsoft Office Word</Application>
  <DocSecurity>0</DocSecurity>
  <Lines>39</Lines>
  <Paragraphs>11</Paragraphs>
  <ScaleCrop>false</ScaleCrop>
  <Company/>
  <LinksUpToDate>false</LinksUpToDate>
  <CharactersWithSpaces>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107</cp:revision>
  <dcterms:created xsi:type="dcterms:W3CDTF">2023-07-30T09:52:00Z</dcterms:created>
  <dcterms:modified xsi:type="dcterms:W3CDTF">2023-08-24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e49cbd-2666-3a29-83cb-883a69855aa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